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8A564" w14:textId="77777777" w:rsidR="00C618D3" w:rsidRPr="00BB295C" w:rsidRDefault="00C618D3" w:rsidP="00B505ED">
      <w:pPr>
        <w:jc w:val="both"/>
        <w:rPr>
          <w:rFonts w:ascii="Times New Roman" w:hAnsi="Times New Roman" w:cs="Times New Roman"/>
          <w:b/>
          <w:lang w:val="en-US" w:eastAsia="de-DE"/>
        </w:rPr>
      </w:pPr>
      <w:r w:rsidRPr="00BB295C">
        <w:rPr>
          <w:rFonts w:ascii="Times New Roman" w:hAnsi="Times New Roman" w:cs="Times New Roman"/>
          <w:b/>
          <w:lang w:val="en-US" w:eastAsia="de-DE"/>
        </w:rPr>
        <w:t>As predicted</w:t>
      </w:r>
    </w:p>
    <w:p w14:paraId="176DA527" w14:textId="77777777" w:rsidR="00C618D3" w:rsidRPr="00BB295C" w:rsidRDefault="00C618D3" w:rsidP="00B505ED">
      <w:pPr>
        <w:jc w:val="both"/>
        <w:rPr>
          <w:rFonts w:ascii="Times New Roman" w:hAnsi="Times New Roman" w:cs="Times New Roman"/>
          <w:lang w:val="en-US" w:eastAsia="de-DE"/>
        </w:rPr>
      </w:pPr>
    </w:p>
    <w:p w14:paraId="64659482" w14:textId="77777777" w:rsidR="00C618D3" w:rsidRPr="00DE67D9" w:rsidRDefault="00C618D3" w:rsidP="00DE67D9">
      <w:pPr>
        <w:spacing w:before="150" w:after="150"/>
        <w:ind w:left="-142"/>
        <w:jc w:val="both"/>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1) Data collection. </w:t>
      </w:r>
      <w:r w:rsidRPr="00DE67D9">
        <w:rPr>
          <w:rFonts w:ascii="Times New Roman" w:eastAsia="Times New Roman" w:hAnsi="Times New Roman" w:cs="Times New Roman"/>
          <w:lang w:val="en-US" w:eastAsia="de-DE"/>
        </w:rPr>
        <w:t>Have any data been collected for this study already?</w:t>
      </w:r>
    </w:p>
    <w:p w14:paraId="27FF1E6D" w14:textId="77777777" w:rsidR="00C618D3" w:rsidRPr="00BB295C" w:rsidRDefault="00C618D3" w:rsidP="00B505ED">
      <w:pPr>
        <w:jc w:val="both"/>
        <w:rPr>
          <w:rFonts w:ascii="Times New Roman" w:hAnsi="Times New Roman" w:cs="Times New Roman"/>
          <w:lang w:val="en-US" w:eastAsia="de-DE"/>
        </w:rPr>
      </w:pPr>
      <w:r w:rsidRPr="00BB295C">
        <w:rPr>
          <w:rFonts w:ascii="Times New Roman" w:hAnsi="Times New Roman" w:cs="Times New Roman"/>
          <w:lang w:val="en-US" w:eastAsia="de-DE"/>
        </w:rPr>
        <w:t>No, no data have been collected for this study yet.</w:t>
      </w:r>
    </w:p>
    <w:p w14:paraId="013EF9A4" w14:textId="77777777" w:rsidR="00C618D3" w:rsidRPr="00BB295C" w:rsidRDefault="00C618D3" w:rsidP="00B505ED">
      <w:pPr>
        <w:jc w:val="both"/>
        <w:rPr>
          <w:rFonts w:ascii="Times New Roman" w:hAnsi="Times New Roman" w:cs="Times New Roman"/>
          <w:lang w:val="en-US" w:eastAsia="de-DE"/>
        </w:rPr>
      </w:pPr>
    </w:p>
    <w:p w14:paraId="67FBCB56" w14:textId="77777777" w:rsidR="00C618D3" w:rsidRPr="00DE67D9" w:rsidRDefault="00C618D3" w:rsidP="00DE67D9">
      <w:pPr>
        <w:spacing w:before="150" w:after="150"/>
        <w:ind w:left="-142"/>
        <w:jc w:val="both"/>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2) Hypothesis. </w:t>
      </w:r>
      <w:r w:rsidRPr="00DE67D9">
        <w:rPr>
          <w:rFonts w:ascii="Times New Roman" w:eastAsia="Times New Roman" w:hAnsi="Times New Roman" w:cs="Times New Roman"/>
          <w:lang w:val="en-US" w:eastAsia="de-DE"/>
        </w:rPr>
        <w:t xml:space="preserve">What's the main question being </w:t>
      </w:r>
      <w:proofErr w:type="gramStart"/>
      <w:r w:rsidRPr="00DE67D9">
        <w:rPr>
          <w:rFonts w:ascii="Times New Roman" w:eastAsia="Times New Roman" w:hAnsi="Times New Roman" w:cs="Times New Roman"/>
          <w:lang w:val="en-US" w:eastAsia="de-DE"/>
        </w:rPr>
        <w:t>asked</w:t>
      </w:r>
      <w:proofErr w:type="gramEnd"/>
      <w:r w:rsidRPr="00DE67D9">
        <w:rPr>
          <w:rFonts w:ascii="Times New Roman" w:eastAsia="Times New Roman" w:hAnsi="Times New Roman" w:cs="Times New Roman"/>
          <w:lang w:val="en-US" w:eastAsia="de-DE"/>
        </w:rPr>
        <w:t xml:space="preserve"> or hypothesis being tested in this study?</w:t>
      </w:r>
    </w:p>
    <w:p w14:paraId="48DFF706" w14:textId="5487D3FA" w:rsidR="00662B42" w:rsidRPr="00BB295C" w:rsidRDefault="000D025C" w:rsidP="00B505ED">
      <w:pPr>
        <w:jc w:val="both"/>
        <w:rPr>
          <w:rFonts w:ascii="Times New Roman" w:hAnsi="Times New Roman" w:cs="Times New Roman"/>
          <w:lang w:val="en-US"/>
        </w:rPr>
      </w:pPr>
      <w:r>
        <w:rPr>
          <w:rFonts w:ascii="Times New Roman" w:hAnsi="Times New Roman" w:cs="Times New Roman"/>
          <w:lang w:val="en-US"/>
        </w:rPr>
        <w:t>I</w:t>
      </w:r>
      <w:r w:rsidR="00662B42" w:rsidRPr="00BB295C">
        <w:rPr>
          <w:rFonts w:ascii="Times New Roman" w:hAnsi="Times New Roman" w:cs="Times New Roman"/>
          <w:lang w:val="en-US"/>
        </w:rPr>
        <w:t xml:space="preserve"> examine whether </w:t>
      </w:r>
      <w:r>
        <w:rPr>
          <w:rFonts w:ascii="Times New Roman" w:hAnsi="Times New Roman" w:cs="Times New Roman"/>
          <w:lang w:val="en-US"/>
        </w:rPr>
        <w:t>socially excluded individuals differ from socially included ones in their preference for facially communicated personality traits, and if their inference of facially communicated personality traits</w:t>
      </w:r>
      <w:r w:rsidRPr="00BB295C">
        <w:rPr>
          <w:rFonts w:ascii="Times New Roman" w:hAnsi="Times New Roman" w:cs="Times New Roman"/>
          <w:lang w:val="en-US"/>
        </w:rPr>
        <w:t xml:space="preserve"> </w:t>
      </w:r>
      <w:r>
        <w:rPr>
          <w:rFonts w:ascii="Times New Roman" w:hAnsi="Times New Roman" w:cs="Times New Roman"/>
          <w:lang w:val="en-US"/>
        </w:rPr>
        <w:t xml:space="preserve">is more extreme and closer to the </w:t>
      </w:r>
      <w:r w:rsidR="008D18C3">
        <w:rPr>
          <w:rFonts w:ascii="Times New Roman" w:hAnsi="Times New Roman" w:cs="Times New Roman"/>
          <w:lang w:val="en-US"/>
        </w:rPr>
        <w:t xml:space="preserve">trait manipulation intended in the photograph. </w:t>
      </w:r>
      <w:r w:rsidR="00662B42" w:rsidRPr="00BB295C">
        <w:rPr>
          <w:rFonts w:ascii="Times New Roman" w:hAnsi="Times New Roman" w:cs="Times New Roman"/>
          <w:lang w:val="en-US"/>
        </w:rPr>
        <w:t xml:space="preserve">Social exclusion reduces basic need satisfaction (Williams, 2009) and </w:t>
      </w:r>
      <w:r w:rsidR="008D18C3">
        <w:rPr>
          <w:rFonts w:ascii="Times New Roman" w:hAnsi="Times New Roman" w:cs="Times New Roman"/>
          <w:lang w:val="en-US"/>
        </w:rPr>
        <w:t xml:space="preserve">increases categorical perception of social information </w:t>
      </w:r>
      <w:r w:rsidR="007E5934" w:rsidRPr="007E5934">
        <w:rPr>
          <w:rFonts w:ascii="Times New Roman" w:hAnsi="Times New Roman" w:cs="Times New Roman"/>
          <w:lang w:val="en-US"/>
        </w:rPr>
        <w:fldChar w:fldCharType="begin"/>
      </w:r>
      <w:r w:rsidR="007E5934" w:rsidRPr="007E5934">
        <w:rPr>
          <w:rFonts w:ascii="Times New Roman" w:hAnsi="Times New Roman" w:cs="Times New Roman"/>
          <w:lang w:val="en-US"/>
        </w:rPr>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E5934" w:rsidRPr="007E5934">
        <w:rPr>
          <w:rFonts w:ascii="Times New Roman" w:hAnsi="Times New Roman" w:cs="Times New Roman"/>
          <w:lang w:val="en-US"/>
        </w:rPr>
        <w:fldChar w:fldCharType="separate"/>
      </w:r>
      <w:r w:rsidR="007E5934" w:rsidRPr="007E5934">
        <w:rPr>
          <w:rFonts w:ascii="Times New Roman" w:hAnsi="Times New Roman" w:cs="Times New Roman"/>
          <w:lang w:val="en-US"/>
        </w:rPr>
        <w:t>(Sacco et al., 2011)</w:t>
      </w:r>
      <w:r w:rsidR="007E5934" w:rsidRPr="007E5934">
        <w:rPr>
          <w:rFonts w:ascii="Times New Roman" w:hAnsi="Times New Roman" w:cs="Times New Roman"/>
          <w:lang w:val="en-US"/>
        </w:rPr>
        <w:fldChar w:fldCharType="end"/>
      </w:r>
      <w:r w:rsidR="00662B42" w:rsidRPr="00BB295C">
        <w:rPr>
          <w:rFonts w:ascii="Times New Roman" w:hAnsi="Times New Roman" w:cs="Times New Roman"/>
          <w:lang w:val="en-US"/>
        </w:rPr>
        <w:t xml:space="preserve">. </w:t>
      </w:r>
      <w:r w:rsidR="003B77BE">
        <w:rPr>
          <w:rFonts w:ascii="Times New Roman" w:hAnsi="Times New Roman" w:cs="Times New Roman"/>
          <w:lang w:val="en-US"/>
        </w:rPr>
        <w:t xml:space="preserve">This, in combination with the </w:t>
      </w:r>
      <w:r w:rsidR="003B77BE" w:rsidRPr="003B77BE">
        <w:rPr>
          <w:rFonts w:ascii="Times New Roman" w:hAnsi="Times New Roman" w:cs="Times New Roman"/>
          <w:lang w:val="en-US"/>
        </w:rPr>
        <w:t xml:space="preserve">beneficial impact of social exclusion on the ability to identify facial expressions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Pickett et al., 2004)</w:t>
      </w:r>
      <w:r w:rsidR="003B77BE" w:rsidRPr="003B77BE">
        <w:rPr>
          <w:rFonts w:ascii="Times New Roman" w:hAnsi="Times New Roman" w:cs="Times New Roman"/>
          <w:lang w:val="en-US"/>
        </w:rPr>
        <w:fldChar w:fldCharType="end"/>
      </w:r>
      <w:r w:rsidR="003B77BE" w:rsidRPr="003B77BE">
        <w:rPr>
          <w:rFonts w:ascii="Times New Roman" w:hAnsi="Times New Roman" w:cs="Times New Roman"/>
          <w:lang w:val="en-US"/>
        </w:rPr>
        <w:t xml:space="preserve">, encode social cues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Kawamoto et al., 2014)</w:t>
      </w:r>
      <w:r w:rsidR="003B77BE" w:rsidRPr="003B77BE">
        <w:rPr>
          <w:rFonts w:ascii="Times New Roman" w:hAnsi="Times New Roman" w:cs="Times New Roman"/>
          <w:lang w:val="en-US"/>
        </w:rPr>
        <w:fldChar w:fldCharType="end"/>
      </w:r>
      <w:r w:rsidR="003B77BE" w:rsidRPr="003B77BE">
        <w:rPr>
          <w:rFonts w:ascii="Times New Roman" w:hAnsi="Times New Roman" w:cs="Times New Roman"/>
          <w:lang w:val="en-US"/>
        </w:rPr>
        <w:t xml:space="preserve">, concentrate on them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DeWall et al., 2009; Golubickis et al., 2018)</w:t>
      </w:r>
      <w:r w:rsidR="003B77BE" w:rsidRPr="003B77BE">
        <w:rPr>
          <w:rFonts w:ascii="Times New Roman" w:hAnsi="Times New Roman" w:cs="Times New Roman"/>
          <w:lang w:val="en-US"/>
        </w:rPr>
        <w:fldChar w:fldCharType="end"/>
      </w:r>
      <w:r w:rsidR="003B77BE">
        <w:rPr>
          <w:rFonts w:ascii="Times New Roman" w:hAnsi="Times New Roman" w:cs="Times New Roman"/>
          <w:lang w:val="en-US"/>
        </w:rPr>
        <w:t xml:space="preserve"> may influence the preferences of socially excluded for facially communicated traits and their inference from manipulated photographs.</w:t>
      </w:r>
      <w:r w:rsidR="00BB295C">
        <w:rPr>
          <w:rFonts w:ascii="Times New Roman" w:hAnsi="Times New Roman" w:cs="Times New Roman"/>
          <w:lang w:val="en-US"/>
        </w:rPr>
        <w:t xml:space="preserve"> </w:t>
      </w:r>
      <w:r w:rsidR="003B77BE">
        <w:rPr>
          <w:rFonts w:ascii="Times New Roman" w:hAnsi="Times New Roman" w:cs="Times New Roman"/>
          <w:lang w:val="en-US"/>
        </w:rPr>
        <w:t>In addition, participants own personality traits could have a</w:t>
      </w:r>
      <w:r w:rsidR="006C2687">
        <w:rPr>
          <w:rFonts w:ascii="Times New Roman" w:hAnsi="Times New Roman" w:cs="Times New Roman"/>
          <w:lang w:val="en-US"/>
        </w:rPr>
        <w:t xml:space="preserve"> moderating</w:t>
      </w:r>
      <w:r w:rsidR="003B77BE">
        <w:rPr>
          <w:rFonts w:ascii="Times New Roman" w:hAnsi="Times New Roman" w:cs="Times New Roman"/>
          <w:lang w:val="en-US"/>
        </w:rPr>
        <w:t xml:space="preserve"> influence on their preferences, which are therefore measured with a </w:t>
      </w:r>
      <w:proofErr w:type="gramStart"/>
      <w:r w:rsidR="003B77BE">
        <w:rPr>
          <w:rFonts w:ascii="Times New Roman" w:hAnsi="Times New Roman" w:cs="Times New Roman"/>
          <w:lang w:val="en-US"/>
        </w:rPr>
        <w:t>short big</w:t>
      </w:r>
      <w:proofErr w:type="gramEnd"/>
      <w:r w:rsidR="003B77BE">
        <w:rPr>
          <w:rFonts w:ascii="Times New Roman" w:hAnsi="Times New Roman" w:cs="Times New Roman"/>
          <w:lang w:val="en-US"/>
        </w:rPr>
        <w:t xml:space="preserve"> five questionnaire. </w:t>
      </w:r>
      <w:r w:rsidR="00662B42" w:rsidRPr="00BB295C">
        <w:rPr>
          <w:rFonts w:ascii="Times New Roman" w:hAnsi="Times New Roman" w:cs="Times New Roman"/>
          <w:lang w:val="en-US"/>
        </w:rPr>
        <w:t xml:space="preserve">The results will increase our understanding of </w:t>
      </w:r>
      <w:r w:rsidR="003B77BE">
        <w:rPr>
          <w:rFonts w:ascii="Times New Roman" w:hAnsi="Times New Roman" w:cs="Times New Roman"/>
          <w:lang w:val="en-US"/>
        </w:rPr>
        <w:t xml:space="preserve">perceptional changes due to </w:t>
      </w:r>
      <w:r w:rsidR="00662B42" w:rsidRPr="00BB295C">
        <w:rPr>
          <w:rFonts w:ascii="Times New Roman" w:hAnsi="Times New Roman" w:cs="Times New Roman"/>
          <w:lang w:val="en-US"/>
        </w:rPr>
        <w:t>social exclusion.</w:t>
      </w:r>
    </w:p>
    <w:p w14:paraId="568360AC" w14:textId="77777777" w:rsidR="00152A77" w:rsidRDefault="00152A77" w:rsidP="00B505ED">
      <w:pPr>
        <w:jc w:val="both"/>
        <w:rPr>
          <w:rFonts w:ascii="Times New Roman" w:hAnsi="Times New Roman" w:cs="Times New Roman"/>
          <w:lang w:val="en-US"/>
        </w:rPr>
      </w:pPr>
    </w:p>
    <w:p w14:paraId="092095E8" w14:textId="08085E1F" w:rsidR="00BB295C" w:rsidRPr="007F0123" w:rsidRDefault="009D5B0E" w:rsidP="00B505ED">
      <w:pPr>
        <w:jc w:val="both"/>
        <w:rPr>
          <w:rFonts w:ascii="Times New Roman" w:hAnsi="Times New Roman" w:cs="Times New Roman"/>
          <w:lang w:val="en-GB"/>
        </w:rPr>
      </w:pPr>
      <w:r>
        <w:rPr>
          <w:rFonts w:ascii="Times New Roman" w:hAnsi="Times New Roman" w:cs="Times New Roman"/>
          <w:lang w:val="en-GB"/>
        </w:rPr>
        <w:t>I</w:t>
      </w:r>
      <w:r w:rsidR="00BB295C" w:rsidRPr="007F0123">
        <w:rPr>
          <w:rFonts w:ascii="Times New Roman" w:hAnsi="Times New Roman" w:cs="Times New Roman"/>
          <w:lang w:val="en-GB"/>
        </w:rPr>
        <w:t xml:space="preserve"> hypothesize the following: </w:t>
      </w:r>
    </w:p>
    <w:p w14:paraId="42239C94" w14:textId="77777777" w:rsidR="00BB295C" w:rsidRDefault="00BB295C" w:rsidP="00B505ED">
      <w:pPr>
        <w:jc w:val="both"/>
        <w:rPr>
          <w:rFonts w:ascii="Times New Roman" w:hAnsi="Times New Roman" w:cs="Times New Roman"/>
          <w:lang w:val="en-US"/>
        </w:rPr>
      </w:pPr>
    </w:p>
    <w:p w14:paraId="0AD38703"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A: On average, socially excluded (vs. included) individuals prefer faces manipulated to display high (vs. low) extraversion by choosing these extremes more often when choosing a potential interaction partner. </w:t>
      </w:r>
    </w:p>
    <w:p w14:paraId="6FEF4532"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B: On average, socially excluded (vs. included) individuals prefer faces manipulated to display high (vs. low) agreeableness by choosing these extremes more often when choosing a potential interaction partner. </w:t>
      </w:r>
    </w:p>
    <w:p w14:paraId="493E7777"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C: On average, socially excluded (vs. included) individuals prefer faces manipulated to display high (vs. low) openness by choosing these extremes more often when choosing a potential interaction partner. </w:t>
      </w:r>
    </w:p>
    <w:p w14:paraId="7C79E412"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D: On average, socially excluded (vs. included) individuals prefer faces manipulated to display low (vs. high) conscientiousness by choosing these extremes more often when choosing a potential interaction partner. </w:t>
      </w:r>
    </w:p>
    <w:p w14:paraId="6B2F908E" w14:textId="406F8D8C" w:rsid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E: On average, socially excluded (vs. included) individuals prefer faces manipulated to display low (vs. high) neuroticism by choosing these extremes more often when choosing a potential interaction partner. </w:t>
      </w:r>
    </w:p>
    <w:p w14:paraId="12960B87" w14:textId="6F557696"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2: Socially excluded (vs. included) individuals make more extreme personality ratings of the manipulated pictures.</w:t>
      </w:r>
    </w:p>
    <w:p w14:paraId="76BF3A81" w14:textId="77777777" w:rsidR="009D5B0E" w:rsidRPr="009913E5" w:rsidRDefault="009D5B0E" w:rsidP="009D5B0E">
      <w:pPr>
        <w:rPr>
          <w:rFonts w:ascii="Times New Roman" w:hAnsi="Times New Roman" w:cs="Times New Roman"/>
          <w:lang w:val="en-US"/>
        </w:rPr>
      </w:pPr>
    </w:p>
    <w:p w14:paraId="0756DB26" w14:textId="77777777" w:rsidR="00EB301B" w:rsidRDefault="00EB301B" w:rsidP="00B505ED">
      <w:pPr>
        <w:jc w:val="both"/>
        <w:rPr>
          <w:rFonts w:ascii="Times New Roman" w:hAnsi="Times New Roman" w:cs="Times New Roman"/>
          <w:lang w:val="en-US"/>
        </w:rPr>
      </w:pPr>
    </w:p>
    <w:p w14:paraId="2A21E645" w14:textId="77777777" w:rsidR="00EB301B" w:rsidRPr="00DE67D9" w:rsidRDefault="00EB301B" w:rsidP="00DE67D9">
      <w:pPr>
        <w:spacing w:before="150" w:after="150"/>
        <w:ind w:left="-142"/>
        <w:jc w:val="both"/>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3) Dependent variable. </w:t>
      </w:r>
      <w:r w:rsidRPr="00DE67D9">
        <w:rPr>
          <w:rFonts w:ascii="Times New Roman" w:eastAsia="Times New Roman" w:hAnsi="Times New Roman" w:cs="Times New Roman"/>
          <w:lang w:val="en-US" w:eastAsia="de-DE"/>
        </w:rPr>
        <w:t>Describe the key dependent variable(s) specifying how they will be measured.</w:t>
      </w:r>
    </w:p>
    <w:p w14:paraId="718BB802" w14:textId="1BC6D987" w:rsidR="00EB301B" w:rsidRDefault="00E10D16" w:rsidP="00B505ED">
      <w:pPr>
        <w:jc w:val="both"/>
        <w:rPr>
          <w:rFonts w:ascii="Times New Roman" w:hAnsi="Times New Roman" w:cs="Times New Roman"/>
          <w:lang w:val="en-US"/>
        </w:rPr>
      </w:pPr>
      <w:r w:rsidRPr="00E10D16">
        <w:rPr>
          <w:rFonts w:ascii="Times New Roman" w:hAnsi="Times New Roman" w:cs="Times New Roman"/>
          <w:lang w:val="en-US"/>
        </w:rPr>
        <w:t xml:space="preserve">The dependent variable of basic needs consists of </w:t>
      </w:r>
      <w:r w:rsidR="00B26AD8" w:rsidRPr="00B26AD8">
        <w:rPr>
          <w:rFonts w:ascii="Times New Roman" w:hAnsi="Times New Roman" w:cs="Times New Roman"/>
          <w:lang w:val="en-US"/>
        </w:rPr>
        <w:t>five pooled 9-step questions</w:t>
      </w:r>
      <w:r w:rsidRPr="00E10D16">
        <w:rPr>
          <w:rFonts w:ascii="Times New Roman" w:hAnsi="Times New Roman" w:cs="Times New Roman"/>
          <w:lang w:val="en-US"/>
        </w:rPr>
        <w:t xml:space="preserve">. </w:t>
      </w:r>
      <w:r w:rsidR="00523121">
        <w:rPr>
          <w:rFonts w:ascii="Times New Roman" w:hAnsi="Times New Roman" w:cs="Times New Roman"/>
          <w:lang w:val="en-US"/>
        </w:rPr>
        <w:t xml:space="preserve">They are asked </w:t>
      </w:r>
      <w:r w:rsidRPr="00E10D16">
        <w:rPr>
          <w:rFonts w:ascii="Times New Roman" w:hAnsi="Times New Roman" w:cs="Times New Roman"/>
          <w:lang w:val="en-US"/>
        </w:rPr>
        <w:t>after the social exclusion</w:t>
      </w:r>
      <w:r w:rsidR="00523121">
        <w:rPr>
          <w:rFonts w:ascii="Times New Roman" w:hAnsi="Times New Roman" w:cs="Times New Roman"/>
          <w:lang w:val="en-US"/>
        </w:rPr>
        <w:t>/inclusion</w:t>
      </w:r>
      <w:r w:rsidRPr="00E10D16">
        <w:rPr>
          <w:rFonts w:ascii="Times New Roman" w:hAnsi="Times New Roman" w:cs="Times New Roman"/>
          <w:lang w:val="en-US"/>
        </w:rPr>
        <w:t xml:space="preserve"> (</w:t>
      </w:r>
      <w:r w:rsidR="00EB79AC">
        <w:rPr>
          <w:rFonts w:ascii="Times New Roman" w:hAnsi="Times New Roman" w:cs="Times New Roman"/>
          <w:lang w:val="en-US"/>
        </w:rPr>
        <w:t>C</w:t>
      </w:r>
      <w:r w:rsidRPr="00E10D16">
        <w:rPr>
          <w:rFonts w:ascii="Times New Roman" w:hAnsi="Times New Roman" w:cs="Times New Roman"/>
          <w:lang w:val="en-US"/>
        </w:rPr>
        <w:t xml:space="preserve">yberball). </w:t>
      </w:r>
    </w:p>
    <w:p w14:paraId="181F27DB" w14:textId="5D243B11" w:rsidR="00853C08" w:rsidRDefault="00853C08" w:rsidP="00B505ED">
      <w:pPr>
        <w:jc w:val="both"/>
        <w:rPr>
          <w:rFonts w:ascii="Times New Roman" w:hAnsi="Times New Roman" w:cs="Times New Roman"/>
          <w:lang w:val="en-US"/>
        </w:rPr>
      </w:pPr>
      <w:r w:rsidRPr="00853C08">
        <w:rPr>
          <w:rFonts w:ascii="Times New Roman" w:hAnsi="Times New Roman" w:cs="Times New Roman"/>
          <w:lang w:val="en-US"/>
        </w:rPr>
        <w:t xml:space="preserve">The dependent variable, </w:t>
      </w:r>
      <w:r w:rsidR="00523121">
        <w:rPr>
          <w:rFonts w:ascii="Times New Roman" w:hAnsi="Times New Roman" w:cs="Times New Roman"/>
          <w:lang w:val="en-US"/>
        </w:rPr>
        <w:t xml:space="preserve">preference for facially communicated personality trait, is measured </w:t>
      </w:r>
      <w:r w:rsidR="00413D80">
        <w:rPr>
          <w:rFonts w:ascii="Times New Roman" w:hAnsi="Times New Roman" w:cs="Times New Roman"/>
          <w:lang w:val="en-US"/>
        </w:rPr>
        <w:t>with</w:t>
      </w:r>
      <w:r w:rsidR="00523121">
        <w:rPr>
          <w:rFonts w:ascii="Times New Roman" w:hAnsi="Times New Roman" w:cs="Times New Roman"/>
          <w:lang w:val="en-US"/>
        </w:rPr>
        <w:t xml:space="preserve"> selection of the preferred facial image</w:t>
      </w:r>
      <w:r w:rsidR="000D025C">
        <w:rPr>
          <w:rFonts w:ascii="Times New Roman" w:hAnsi="Times New Roman" w:cs="Times New Roman"/>
          <w:lang w:val="en-US"/>
        </w:rPr>
        <w:t xml:space="preserve"> out of two options</w:t>
      </w:r>
      <w:r w:rsidRPr="00853C08">
        <w:rPr>
          <w:rFonts w:ascii="Times New Roman" w:hAnsi="Times New Roman" w:cs="Times New Roman"/>
          <w:lang w:val="en-US"/>
        </w:rPr>
        <w:t xml:space="preserve">. </w:t>
      </w:r>
    </w:p>
    <w:p w14:paraId="0A8F1983" w14:textId="74F259CF" w:rsidR="00523121" w:rsidRDefault="00523121" w:rsidP="00B505ED">
      <w:pPr>
        <w:jc w:val="both"/>
        <w:rPr>
          <w:rFonts w:ascii="Times New Roman" w:hAnsi="Times New Roman" w:cs="Times New Roman"/>
          <w:lang w:val="en-US"/>
        </w:rPr>
      </w:pPr>
      <w:r>
        <w:rPr>
          <w:rFonts w:ascii="Times New Roman" w:hAnsi="Times New Roman" w:cs="Times New Roman"/>
          <w:lang w:val="en-US"/>
        </w:rPr>
        <w:t xml:space="preserve">The dependent variable, inference of facially communicated personality traits, is measured </w:t>
      </w:r>
      <w:r w:rsidR="00413D80">
        <w:rPr>
          <w:rFonts w:ascii="Times New Roman" w:hAnsi="Times New Roman" w:cs="Times New Roman"/>
          <w:lang w:val="en-US"/>
        </w:rPr>
        <w:t>with</w:t>
      </w:r>
      <w:r w:rsidR="000D025C">
        <w:rPr>
          <w:rFonts w:ascii="Times New Roman" w:hAnsi="Times New Roman" w:cs="Times New Roman"/>
          <w:lang w:val="en-US"/>
        </w:rPr>
        <w:t xml:space="preserve"> the rating of manipulated facial photographs on a 7-point Likert-type scale.</w:t>
      </w:r>
    </w:p>
    <w:p w14:paraId="31933F88" w14:textId="6356860F" w:rsidR="00413D80" w:rsidRDefault="00413D80" w:rsidP="00B505ED">
      <w:pPr>
        <w:jc w:val="both"/>
        <w:rPr>
          <w:rFonts w:ascii="Times New Roman" w:hAnsi="Times New Roman" w:cs="Times New Roman"/>
          <w:lang w:val="en-US"/>
        </w:rPr>
      </w:pPr>
      <w:r>
        <w:rPr>
          <w:rFonts w:ascii="Times New Roman" w:hAnsi="Times New Roman" w:cs="Times New Roman"/>
          <w:lang w:val="en-US"/>
        </w:rPr>
        <w:lastRenderedPageBreak/>
        <w:t xml:space="preserve">The mediator variable, big five personality traits of participants, is measured with a short </w:t>
      </w:r>
      <w:r w:rsidRPr="000600F8">
        <w:rPr>
          <w:rFonts w:ascii="Times New Roman" w:hAnsi="Times New Roman" w:cs="Times New Roman"/>
          <w:lang w:val="en-US"/>
        </w:rPr>
        <w:t xml:space="preserve">questionnaire with 10 items to record their own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Pr>
          <w:rFonts w:ascii="Times New Roman" w:hAnsi="Times New Roman" w:cs="Times New Roman"/>
          <w:lang w:val="en-US"/>
        </w:rPr>
        <w:t>.</w:t>
      </w:r>
    </w:p>
    <w:p w14:paraId="0961CBCA" w14:textId="77777777" w:rsidR="00413D80" w:rsidRPr="00853C08" w:rsidRDefault="00413D80" w:rsidP="00B505ED">
      <w:pPr>
        <w:jc w:val="both"/>
        <w:rPr>
          <w:rFonts w:ascii="Times New Roman" w:hAnsi="Times New Roman" w:cs="Times New Roman"/>
          <w:lang w:val="en-US"/>
        </w:rPr>
      </w:pPr>
    </w:p>
    <w:p w14:paraId="44DE2338" w14:textId="77777777" w:rsidR="00EB79AC" w:rsidRPr="00333BBD" w:rsidRDefault="00EB79AC" w:rsidP="00B505ED">
      <w:pPr>
        <w:spacing w:before="150" w:after="150"/>
        <w:ind w:left="-142"/>
        <w:jc w:val="both"/>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4) Conditions. </w:t>
      </w:r>
      <w:r w:rsidRPr="00333BBD">
        <w:rPr>
          <w:rFonts w:ascii="Times New Roman" w:eastAsia="Times New Roman" w:hAnsi="Times New Roman" w:cs="Times New Roman"/>
          <w:lang w:val="en-US" w:eastAsia="de-DE"/>
        </w:rPr>
        <w:t>How many and which conditions will participants be assigned to?</w:t>
      </w:r>
    </w:p>
    <w:p w14:paraId="3EBC6940" w14:textId="72BE699C" w:rsidR="000600F8" w:rsidRPr="000600F8" w:rsidRDefault="00B505ED" w:rsidP="000600F8">
      <w:pPr>
        <w:rPr>
          <w:rFonts w:ascii="Times New Roman" w:hAnsi="Times New Roman" w:cs="Times New Roman"/>
          <w:lang w:val="en-US"/>
        </w:rPr>
      </w:pPr>
      <w:r w:rsidRPr="00B505ED">
        <w:rPr>
          <w:rFonts w:ascii="Times New Roman" w:hAnsi="Times New Roman" w:cs="Times New Roman"/>
          <w:lang w:val="en-US"/>
        </w:rPr>
        <w:t xml:space="preserve">Participants will be randomly assigned to one of </w:t>
      </w:r>
      <w:r w:rsidR="000600F8">
        <w:rPr>
          <w:rFonts w:ascii="Times New Roman" w:hAnsi="Times New Roman" w:cs="Times New Roman"/>
          <w:lang w:val="en-US"/>
        </w:rPr>
        <w:t>two</w:t>
      </w:r>
      <w:r w:rsidRPr="00B505ED">
        <w:rPr>
          <w:rFonts w:ascii="Times New Roman" w:hAnsi="Times New Roman" w:cs="Times New Roman"/>
          <w:lang w:val="en-US"/>
        </w:rPr>
        <w:t xml:space="preserve"> conditions</w:t>
      </w:r>
      <w:r w:rsidR="000600F8">
        <w:rPr>
          <w:rFonts w:ascii="Times New Roman" w:hAnsi="Times New Roman" w:cs="Times New Roman"/>
          <w:lang w:val="en-US"/>
        </w:rPr>
        <w:t xml:space="preserve">, either an inclusion or an exclusion condition. </w:t>
      </w:r>
      <w:r w:rsidR="000600F8" w:rsidRPr="000600F8">
        <w:rPr>
          <w:rFonts w:ascii="Times New Roman" w:hAnsi="Times New Roman" w:cs="Times New Roman"/>
          <w:lang w:val="en-US"/>
        </w:rPr>
        <w:t xml:space="preserve">Then, they play Cyberball, an online ball-tossing game where participants are either included or excluded </w:t>
      </w:r>
      <w:bookmarkStart w:id="0" w:name="ZOTERO_ITEM_CSL_CITATION_{&quot;citationID&quot;:&quot;"/>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amp; Jarvis, 2006)</w:t>
      </w:r>
      <w:r w:rsidR="000600F8" w:rsidRPr="000600F8">
        <w:rPr>
          <w:rFonts w:ascii="Times New Roman" w:hAnsi="Times New Roman" w:cs="Times New Roman"/>
          <w:lang w:val="en-US"/>
        </w:rPr>
        <w:fldChar w:fldCharType="end"/>
      </w:r>
      <w:bookmarkEnd w:id="0"/>
      <w:r w:rsidR="000600F8" w:rsidRPr="000600F8">
        <w:rPr>
          <w:rFonts w:ascii="Times New Roman" w:hAnsi="Times New Roman" w:cs="Times New Roman"/>
          <w:lang w:val="en-US"/>
        </w:rPr>
        <w:t xml:space="preserve">. Participants in the inclusion condition get to interact with the other players by receiving an equal share of ball tosses (around 30%), while the exclusion group experiences social exclusion by the other players (they receive the ball only twice in the beginning). Right after, they will report their need satisfaction of the four basic needs: belonging, self-esteem, control, and meaningful existence </w:t>
      </w:r>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2009)</w:t>
      </w:r>
      <w:r w:rsidR="000600F8" w:rsidRPr="000600F8">
        <w:rPr>
          <w:rFonts w:ascii="Times New Roman" w:hAnsi="Times New Roman" w:cs="Times New Roman"/>
          <w:lang w:val="en-US"/>
        </w:rPr>
        <w:fldChar w:fldCharType="end"/>
      </w:r>
      <w:r w:rsidR="000600F8" w:rsidRPr="000600F8">
        <w:rPr>
          <w:rFonts w:ascii="Times New Roman" w:hAnsi="Times New Roman" w:cs="Times New Roman"/>
          <w:lang w:val="en-US"/>
        </w:rPr>
        <w:t xml:space="preserve">. The questionnaire is an adapted short version of the Need Threat Scale </w:t>
      </w:r>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Rudert &amp; Greifeneder, 2016)</w:t>
      </w:r>
      <w:r w:rsidR="000600F8" w:rsidRPr="000600F8">
        <w:rPr>
          <w:rFonts w:ascii="Times New Roman" w:hAnsi="Times New Roman" w:cs="Times New Roman"/>
          <w:lang w:val="en-US"/>
        </w:rPr>
        <w:fldChar w:fldCharType="end"/>
      </w:r>
      <w:r w:rsidR="000600F8" w:rsidRPr="000600F8">
        <w:rPr>
          <w:rFonts w:ascii="Times New Roman" w:hAnsi="Times New Roman" w:cs="Times New Roman"/>
          <w:lang w:val="en-US"/>
        </w:rPr>
        <w:t xml:space="preserve">. It indicates whether the ostracism manipulation was successful. Thereafter, participants will be presented with 40 pairs of photographs, each pair displaying the same person. Importantly, the pairs of photographs are manipulated so that they display the person once enhanced and one reduced on the personality trait of interest. Participants will be asked to choose the picture of the person that they would prefer to interact with. Participants will make in total 40 decisions (40 pairs for five personality traits, resulting in eight pairs per trait). Afterwards, they are presented with 20 individual photographs, each showing a face with either enhanced or reduced characteristics of one of the big five traits. They are asked to rate on a 7-point Likert-type scale with respect to the manipulated personality trait (e.g., not at all </w:t>
      </w:r>
      <w:proofErr w:type="gramStart"/>
      <w:r w:rsidR="000600F8" w:rsidRPr="000600F8">
        <w:rPr>
          <w:rFonts w:ascii="Times New Roman" w:hAnsi="Times New Roman" w:cs="Times New Roman"/>
          <w:lang w:val="en-US"/>
        </w:rPr>
        <w:t>neurotic</w:t>
      </w:r>
      <w:proofErr w:type="gramEnd"/>
      <w:r w:rsidR="000600F8" w:rsidRPr="000600F8">
        <w:rPr>
          <w:rFonts w:ascii="Times New Roman" w:hAnsi="Times New Roman" w:cs="Times New Roman"/>
          <w:lang w:val="en-US"/>
        </w:rPr>
        <w:t xml:space="preserve"> – extremely neurotic). Participants will make these decisions for 20 faces. The photos presented in both tasks will be shown in a randomized order. The preference task is chosen to come first because there is no mention of personality traits in it, which could otherwise influence the answers in the following task.</w:t>
      </w:r>
    </w:p>
    <w:p w14:paraId="477C668A" w14:textId="232BCFD2" w:rsidR="00B505ED" w:rsidRDefault="000600F8" w:rsidP="00B505ED">
      <w:pPr>
        <w:jc w:val="both"/>
        <w:rPr>
          <w:rFonts w:ascii="Times New Roman" w:hAnsi="Times New Roman" w:cs="Times New Roman"/>
          <w:lang w:val="en-US"/>
        </w:rPr>
      </w:pPr>
      <w:r w:rsidRPr="000600F8">
        <w:rPr>
          <w:rFonts w:ascii="Times New Roman" w:hAnsi="Times New Roman" w:cs="Times New Roman"/>
          <w:lang w:val="en-US"/>
        </w:rPr>
        <w:t xml:space="preserve">Finally, participants answer a short questionnaire with 10 items to record their own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sidRPr="000600F8">
        <w:rPr>
          <w:lang w:val="en-US"/>
        </w:rPr>
        <w:t>.</w:t>
      </w:r>
      <w:r w:rsidR="00B505ED" w:rsidRPr="00B505ED">
        <w:rPr>
          <w:rFonts w:ascii="Times New Roman" w:hAnsi="Times New Roman" w:cs="Times New Roman"/>
          <w:lang w:val="en-US"/>
        </w:rPr>
        <w:t xml:space="preserve"> </w:t>
      </w:r>
    </w:p>
    <w:p w14:paraId="62D078FD" w14:textId="77777777" w:rsidR="000600F8" w:rsidRDefault="000600F8" w:rsidP="00B505ED">
      <w:pPr>
        <w:jc w:val="both"/>
        <w:rPr>
          <w:rFonts w:ascii="Times New Roman" w:hAnsi="Times New Roman" w:cs="Times New Roman"/>
          <w:lang w:val="en-US"/>
        </w:rPr>
      </w:pPr>
    </w:p>
    <w:p w14:paraId="0A76A137" w14:textId="77777777" w:rsidR="00B505ED" w:rsidRPr="004365A8" w:rsidRDefault="00B505ED" w:rsidP="00B505ED">
      <w:pPr>
        <w:spacing w:before="150" w:after="150"/>
        <w:ind w:left="-142"/>
        <w:outlineLvl w:val="3"/>
        <w:rPr>
          <w:rFonts w:ascii="inherit" w:eastAsia="Times New Roman" w:hAnsi="inherit" w:cs="Times New Roman"/>
          <w:sz w:val="27"/>
          <w:szCs w:val="27"/>
          <w:lang w:val="en-US" w:eastAsia="de-DE"/>
        </w:rPr>
      </w:pPr>
      <w:r w:rsidRPr="00B505ED">
        <w:rPr>
          <w:rFonts w:ascii="Times New Roman" w:eastAsia="Times New Roman" w:hAnsi="Times New Roman" w:cs="Times New Roman"/>
          <w:b/>
          <w:bCs/>
          <w:lang w:val="en-US" w:eastAsia="de-DE"/>
        </w:rPr>
        <w:t xml:space="preserve">5) Analyses. </w:t>
      </w:r>
      <w:r w:rsidRPr="00B505ED">
        <w:rPr>
          <w:rFonts w:ascii="Times New Roman" w:eastAsia="Times New Roman" w:hAnsi="Times New Roman" w:cs="Times New Roman"/>
          <w:lang w:val="en-US" w:eastAsia="de-DE"/>
        </w:rPr>
        <w:t>Specify exactly which analyses you will conduct to examine the main question/hypothesis</w:t>
      </w:r>
      <w:r w:rsidRPr="004365A8">
        <w:rPr>
          <w:rFonts w:ascii="inherit" w:eastAsia="Times New Roman" w:hAnsi="inherit" w:cs="Times New Roman"/>
          <w:sz w:val="27"/>
          <w:szCs w:val="27"/>
          <w:lang w:val="en-US" w:eastAsia="de-DE"/>
        </w:rPr>
        <w:t>.</w:t>
      </w:r>
    </w:p>
    <w:p w14:paraId="33ACCD8A" w14:textId="35C4D3AC" w:rsidR="00FB7528" w:rsidRPr="006C2687" w:rsidRDefault="00FB7528" w:rsidP="00FB7528">
      <w:pPr>
        <w:rPr>
          <w:rFonts w:ascii="Times New Roman" w:hAnsi="Times New Roman" w:cs="Times New Roman"/>
          <w:lang w:val="en-US"/>
        </w:rPr>
      </w:pPr>
      <w:r w:rsidRPr="00FB7528">
        <w:rPr>
          <w:rFonts w:ascii="Times New Roman" w:hAnsi="Times New Roman" w:cs="Times New Roman"/>
          <w:lang w:val="en-US"/>
        </w:rPr>
        <w:t>To compare preferences among included and excluded individuals, the mean preference for both groups will be calculated as a number between 0 and 1 (each participant choosing one of two photos representing the values 0 and 1, respectively). A mean of 0.5 would therefore mean that a participant is indifferent between low or high manipulation on the according trait. With this mean value, an independent t-test can be calculated for each trait. If the parameter of a normal distribution is not given, a Welch-test will be chosen as alternative. The Holm-Bonferroni method is used to control for family-wise error rates following the calculations of t-tests.</w:t>
      </w:r>
      <w:r w:rsidRPr="00FB7528">
        <w:rPr>
          <w:lang w:val="en-US"/>
        </w:rPr>
        <w:t xml:space="preserve"> </w:t>
      </w:r>
      <w:r w:rsidR="006C2687" w:rsidRPr="006C2687">
        <w:rPr>
          <w:rFonts w:ascii="Times New Roman" w:hAnsi="Times New Roman" w:cs="Times New Roman"/>
          <w:lang w:val="en-US"/>
        </w:rPr>
        <w:t>Afterwards, the moderating effect of participants’ own personality traits will be controlled for with a linear regression model.</w:t>
      </w:r>
    </w:p>
    <w:p w14:paraId="44466485" w14:textId="2366A3F6" w:rsidR="00FB7528" w:rsidRPr="00FB7528" w:rsidRDefault="00FB7528" w:rsidP="00FB7528">
      <w:pPr>
        <w:rPr>
          <w:rFonts w:ascii="Times New Roman" w:hAnsi="Times New Roman" w:cs="Times New Roman"/>
          <w:lang w:val="en-US"/>
        </w:rPr>
      </w:pPr>
      <w:r w:rsidRPr="00FB7528">
        <w:rPr>
          <w:rFonts w:ascii="Times New Roman" w:hAnsi="Times New Roman" w:cs="Times New Roman"/>
          <w:lang w:val="en-US"/>
        </w:rPr>
        <w:t xml:space="preserve">To compare the personality inferences of the exclusion and the inclusion group, the items displaying a low trait expression first will be inverted to be included into the analysis of the high trait expression items. Then, an independent t-test is conducted for every trait </w:t>
      </w:r>
      <w:proofErr w:type="gramStart"/>
      <w:r w:rsidRPr="00FB7528">
        <w:rPr>
          <w:rFonts w:ascii="Times New Roman" w:hAnsi="Times New Roman" w:cs="Times New Roman"/>
          <w:lang w:val="en-US"/>
        </w:rPr>
        <w:t>rating  to</w:t>
      </w:r>
      <w:proofErr w:type="gramEnd"/>
      <w:r w:rsidRPr="00FB7528">
        <w:rPr>
          <w:rFonts w:ascii="Times New Roman" w:hAnsi="Times New Roman" w:cs="Times New Roman"/>
          <w:lang w:val="en-US"/>
        </w:rPr>
        <w:t xml:space="preserve"> calculate if the difference in the average rating of both groups is significant. Again, if a normal distribution is missing, a Welch-test is applied to account for a non-parametric distribution. </w:t>
      </w:r>
    </w:p>
    <w:p w14:paraId="37769C3C" w14:textId="738B4E15" w:rsidR="002412C2" w:rsidRDefault="00FB7528" w:rsidP="00FB7528">
      <w:pPr>
        <w:rPr>
          <w:rFonts w:ascii="Times New Roman" w:hAnsi="Times New Roman" w:cs="Times New Roman"/>
          <w:lang w:val="en-US"/>
        </w:rPr>
      </w:pPr>
      <w:r w:rsidRPr="00FB7528">
        <w:rPr>
          <w:rFonts w:ascii="Times New Roman" w:hAnsi="Times New Roman" w:cs="Times New Roman"/>
          <w:lang w:val="en-US"/>
        </w:rPr>
        <w:t>Additionally, we will first run an ANOVA including one factor for the direction of trait manipulation to account for differences in the direction of trait expression</w:t>
      </w:r>
      <w:r>
        <w:rPr>
          <w:rFonts w:ascii="Times New Roman" w:hAnsi="Times New Roman" w:cs="Times New Roman"/>
          <w:lang w:val="en-US"/>
        </w:rPr>
        <w:t>.</w:t>
      </w:r>
    </w:p>
    <w:p w14:paraId="278ACF21" w14:textId="77777777" w:rsidR="00DE67D9" w:rsidRDefault="00DE67D9" w:rsidP="00DE67D9">
      <w:pPr>
        <w:spacing w:before="150" w:after="150"/>
        <w:outlineLvl w:val="3"/>
        <w:rPr>
          <w:rFonts w:ascii="inherit" w:eastAsia="Times New Roman" w:hAnsi="inherit" w:cs="Times New Roman"/>
          <w:b/>
          <w:bCs/>
          <w:sz w:val="27"/>
          <w:szCs w:val="27"/>
          <w:lang w:val="en-US" w:eastAsia="de-DE"/>
        </w:rPr>
      </w:pPr>
    </w:p>
    <w:p w14:paraId="5C546883" w14:textId="71460DC2" w:rsidR="002412C2" w:rsidRPr="00DE67D9" w:rsidRDefault="002412C2" w:rsidP="00DE67D9">
      <w:pPr>
        <w:spacing w:before="150" w:after="150"/>
        <w:ind w:left="-142"/>
        <w:jc w:val="both"/>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6) Outliers and Exclusions. </w:t>
      </w:r>
      <w:r w:rsidRPr="00DE67D9">
        <w:rPr>
          <w:rFonts w:ascii="Times New Roman" w:eastAsia="Times New Roman" w:hAnsi="Times New Roman" w:cs="Times New Roman"/>
          <w:lang w:val="en-US" w:eastAsia="de-DE"/>
        </w:rPr>
        <w:t>Describe exactly how outliers will be defined and handled, and your precise rule(s) for excluding observations.</w:t>
      </w:r>
    </w:p>
    <w:p w14:paraId="105A73EA" w14:textId="286445A4" w:rsidR="00523121" w:rsidRDefault="00FB7528" w:rsidP="002412C2">
      <w:pPr>
        <w:jc w:val="both"/>
        <w:rPr>
          <w:rFonts w:ascii="Times New Roman" w:hAnsi="Times New Roman" w:cs="Times New Roman"/>
          <w:lang w:val="en-US"/>
        </w:rPr>
      </w:pPr>
      <w:r>
        <w:rPr>
          <w:rFonts w:ascii="Times New Roman" w:hAnsi="Times New Roman" w:cs="Times New Roman"/>
          <w:lang w:val="en-US"/>
        </w:rPr>
        <w:t xml:space="preserve">A question with an instructed answer is </w:t>
      </w:r>
      <w:r w:rsidR="00523121">
        <w:rPr>
          <w:rFonts w:ascii="Times New Roman" w:hAnsi="Times New Roman" w:cs="Times New Roman"/>
          <w:lang w:val="en-US"/>
        </w:rPr>
        <w:t>posed</w:t>
      </w:r>
      <w:r>
        <w:rPr>
          <w:rFonts w:ascii="Times New Roman" w:hAnsi="Times New Roman" w:cs="Times New Roman"/>
          <w:lang w:val="en-US"/>
        </w:rPr>
        <w:t xml:space="preserve"> after the completion of the main task to assure the attentive answering of questions. If participants do not select the instructed answer, </w:t>
      </w:r>
      <w:r w:rsidR="00523121">
        <w:rPr>
          <w:rFonts w:ascii="Times New Roman" w:hAnsi="Times New Roman" w:cs="Times New Roman"/>
          <w:lang w:val="en-US"/>
        </w:rPr>
        <w:t>they will be excluded.</w:t>
      </w:r>
    </w:p>
    <w:p w14:paraId="2F6A8270" w14:textId="608CB075"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After finishing the game, we will ask participants to indicate what percentage of throws they received. If participants do not indicate an answer generally fitting to their condition, we will exclude them.</w:t>
      </w:r>
    </w:p>
    <w:p w14:paraId="241ABC62" w14:textId="77777777" w:rsid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Moreover, we will exclude the data from all participants who indicate to have played Cyberball before.</w:t>
      </w:r>
    </w:p>
    <w:p w14:paraId="30B9D032" w14:textId="77777777" w:rsidR="00EC27BE" w:rsidRPr="002412C2" w:rsidRDefault="00EC27BE" w:rsidP="002412C2">
      <w:pPr>
        <w:jc w:val="both"/>
        <w:rPr>
          <w:rFonts w:ascii="Times New Roman" w:hAnsi="Times New Roman" w:cs="Times New Roman"/>
          <w:lang w:val="en-US"/>
        </w:rPr>
      </w:pPr>
      <w:r w:rsidRPr="00EC27BE">
        <w:rPr>
          <w:rFonts w:ascii="Times New Roman" w:hAnsi="Times New Roman" w:cs="Times New Roman"/>
          <w:lang w:val="en-US"/>
        </w:rPr>
        <w:t>In addition, we will exclude participants who give untrustworthy ratings in the questionnaire on vaccination skepticism.</w:t>
      </w:r>
    </w:p>
    <w:p w14:paraId="6374EAC6"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 xml:space="preserve">Furthermore, we will ask participants after they finished the study if they answered the questions truthfully and consent to the use of their data. If participants negate at least one of both questions, we will exclude their data. </w:t>
      </w:r>
    </w:p>
    <w:p w14:paraId="175F9B41"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If there are technical problems during the study that result in an interruption of the study, we will may exclude the data of involved participants depending on when data collection was interrupted.</w:t>
      </w:r>
    </w:p>
    <w:p w14:paraId="49D3C09D" w14:textId="77777777" w:rsid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Lastly, participants who take much longer than estimated (&gt; 1 hour) will also be excluded as the effects of the manipulation will not be present any longer.</w:t>
      </w:r>
    </w:p>
    <w:p w14:paraId="5B91231F" w14:textId="77777777" w:rsidR="00EC27BE" w:rsidRDefault="00EC27BE" w:rsidP="002412C2">
      <w:pPr>
        <w:jc w:val="both"/>
        <w:rPr>
          <w:rFonts w:ascii="Times New Roman" w:hAnsi="Times New Roman" w:cs="Times New Roman"/>
          <w:lang w:val="en-US"/>
        </w:rPr>
      </w:pPr>
    </w:p>
    <w:p w14:paraId="69FD3F2A" w14:textId="77777777" w:rsidR="00EC27BE" w:rsidRPr="00333BBD" w:rsidRDefault="00EC27BE" w:rsidP="00EC27BE">
      <w:pPr>
        <w:spacing w:before="150" w:after="150"/>
        <w:ind w:left="-142"/>
        <w:jc w:val="both"/>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7) </w:t>
      </w:r>
      <w:r w:rsidRPr="000B0984">
        <w:rPr>
          <w:rFonts w:ascii="Times New Roman" w:eastAsia="Times New Roman" w:hAnsi="Times New Roman" w:cs="Times New Roman"/>
          <w:b/>
          <w:bCs/>
          <w:lang w:val="en-US" w:eastAsia="de-DE"/>
        </w:rPr>
        <w:t>Sample</w:t>
      </w:r>
      <w:r w:rsidRPr="00333BBD">
        <w:rPr>
          <w:rFonts w:ascii="Times New Roman" w:eastAsia="Times New Roman" w:hAnsi="Times New Roman" w:cs="Times New Roman"/>
          <w:b/>
          <w:bCs/>
          <w:lang w:val="en-US" w:eastAsia="de-DE"/>
        </w:rPr>
        <w:t xml:space="preserve"> Size. </w:t>
      </w:r>
      <w:r w:rsidRPr="00333BBD">
        <w:rPr>
          <w:rFonts w:ascii="Times New Roman" w:eastAsia="Times New Roman" w:hAnsi="Times New Roman" w:cs="Times New Roman"/>
          <w:lang w:val="en-US" w:eastAsia="de-DE"/>
        </w:rPr>
        <w:t>How many observations will be collected or what will determine sample size?</w:t>
      </w:r>
      <w:r w:rsidRPr="00333BBD">
        <w:rPr>
          <w:rFonts w:ascii="Times New Roman" w:eastAsia="Times New Roman" w:hAnsi="Times New Roman" w:cs="Times New Roman"/>
          <w:lang w:val="en-US" w:eastAsia="de-DE"/>
        </w:rPr>
        <w:br/>
        <w:t>No need to justify decision, but be precise about </w:t>
      </w:r>
      <w:r w:rsidRPr="00333BBD">
        <w:rPr>
          <w:rFonts w:ascii="Times New Roman" w:eastAsia="Times New Roman" w:hAnsi="Times New Roman" w:cs="Times New Roman"/>
          <w:u w:val="single"/>
          <w:lang w:val="en-US" w:eastAsia="de-DE"/>
        </w:rPr>
        <w:t>exactly</w:t>
      </w:r>
      <w:r w:rsidRPr="00333BBD">
        <w:rPr>
          <w:rFonts w:ascii="Times New Roman" w:eastAsia="Times New Roman" w:hAnsi="Times New Roman" w:cs="Times New Roman"/>
          <w:lang w:val="en-US" w:eastAsia="de-DE"/>
        </w:rPr>
        <w:t> how the number will be determined.</w:t>
      </w:r>
    </w:p>
    <w:p w14:paraId="39A6790F" w14:textId="77777777" w:rsidR="00523121" w:rsidRPr="00523121" w:rsidRDefault="00523121" w:rsidP="00523121">
      <w:pPr>
        <w:jc w:val="both"/>
        <w:rPr>
          <w:rFonts w:ascii="Times New Roman" w:hAnsi="Times New Roman" w:cs="Times New Roman"/>
          <w:lang w:val="en-US"/>
        </w:rPr>
      </w:pPr>
      <w:r w:rsidRPr="00523121">
        <w:rPr>
          <w:rFonts w:ascii="Times New Roman" w:hAnsi="Times New Roman" w:cs="Times New Roman"/>
          <w:lang w:val="en-US"/>
        </w:rPr>
        <w:t xml:space="preserve">The required sample size was calculated using G*Power </w:t>
      </w:r>
      <w:r w:rsidRPr="00523121">
        <w:rPr>
          <w:rFonts w:ascii="Times New Roman" w:hAnsi="Times New Roman" w:cs="Times New Roman"/>
          <w:lang w:val="en-US"/>
        </w:rPr>
        <w:fldChar w:fldCharType="begin"/>
      </w:r>
      <w:r w:rsidRPr="00523121">
        <w:rPr>
          <w:rFonts w:ascii="Times New Roman" w:hAnsi="Times New Roman" w:cs="Times New Roman"/>
          <w:lang w:val="en-US"/>
        </w:rPr>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Pr="00523121">
        <w:rPr>
          <w:rFonts w:ascii="Times New Roman" w:hAnsi="Times New Roman" w:cs="Times New Roman"/>
          <w:lang w:val="en-US"/>
        </w:rPr>
        <w:fldChar w:fldCharType="separate"/>
      </w:r>
      <w:r w:rsidRPr="00523121">
        <w:rPr>
          <w:rFonts w:ascii="Times New Roman" w:hAnsi="Times New Roman" w:cs="Times New Roman"/>
          <w:lang w:val="en-US"/>
        </w:rPr>
        <w:t>(Faul et al., 2007)</w:t>
      </w:r>
      <w:r w:rsidRPr="00523121">
        <w:rPr>
          <w:rFonts w:ascii="Times New Roman" w:hAnsi="Times New Roman" w:cs="Times New Roman"/>
          <w:lang w:val="en-US"/>
        </w:rPr>
        <w:fldChar w:fldCharType="end"/>
      </w:r>
      <w:r w:rsidRPr="00523121">
        <w:rPr>
          <w:rFonts w:ascii="Times New Roman" w:hAnsi="Times New Roman" w:cs="Times New Roman"/>
          <w:lang w:val="en-US"/>
        </w:rPr>
        <w:t xml:space="preserve"> using a medium effect size (d = 0.5). A t-test with independent means, given α = 0.05, power 1-β = 0.8 yielded a sample size of 102 participants in total. To ensure that the final sample size will have enough participants, the sample size is slightly increased (~10%, N = 114, 57 in each condition). </w:t>
      </w:r>
    </w:p>
    <w:p w14:paraId="18E382A5" w14:textId="77777777" w:rsidR="009E29C8" w:rsidRDefault="009E29C8" w:rsidP="009E29C8">
      <w:pPr>
        <w:jc w:val="both"/>
        <w:rPr>
          <w:rFonts w:ascii="Times New Roman" w:hAnsi="Times New Roman" w:cs="Times New Roman"/>
          <w:lang w:val="en-US"/>
        </w:rPr>
      </w:pPr>
    </w:p>
    <w:p w14:paraId="6B17BBA5" w14:textId="77777777" w:rsidR="009E29C8" w:rsidRPr="00DE67D9" w:rsidRDefault="009E29C8" w:rsidP="00DE67D9">
      <w:pPr>
        <w:spacing w:before="150" w:after="150"/>
        <w:ind w:left="-142"/>
        <w:jc w:val="both"/>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8) Other. </w:t>
      </w:r>
      <w:r w:rsidRPr="00DE67D9">
        <w:rPr>
          <w:rFonts w:ascii="Times New Roman" w:eastAsia="Times New Roman" w:hAnsi="Times New Roman" w:cs="Times New Roman"/>
          <w:lang w:val="en-US" w:eastAsia="de-DE"/>
        </w:rPr>
        <w:t>Anything else you would like to pre-register?</w:t>
      </w:r>
      <w:r w:rsidRPr="00DE67D9">
        <w:rPr>
          <w:rFonts w:ascii="Times New Roman" w:eastAsia="Times New Roman" w:hAnsi="Times New Roman" w:cs="Times New Roman"/>
          <w:b/>
          <w:bCs/>
          <w:lang w:val="en-US" w:eastAsia="de-DE"/>
        </w:rPr>
        <w:br/>
      </w:r>
      <w:r w:rsidRPr="00DE67D9">
        <w:rPr>
          <w:rFonts w:ascii="Times New Roman" w:eastAsia="Times New Roman" w:hAnsi="Times New Roman" w:cs="Times New Roman"/>
          <w:lang w:val="en-US" w:eastAsia="de-DE"/>
        </w:rPr>
        <w:t>(e.g., secondary analyses, variables collected for exploratory purposes, unusual analyses planned?)</w:t>
      </w:r>
    </w:p>
    <w:p w14:paraId="0886A2A1" w14:textId="77777777" w:rsidR="009E29C8" w:rsidRPr="004365A8" w:rsidRDefault="009E29C8" w:rsidP="00DE67D9">
      <w:pPr>
        <w:rPr>
          <w:lang w:val="en-US" w:eastAsia="de-DE"/>
        </w:rPr>
      </w:pPr>
    </w:p>
    <w:p w14:paraId="3019AD5E" w14:textId="77777777" w:rsidR="009E29C8" w:rsidRPr="00333BBD" w:rsidRDefault="009E29C8" w:rsidP="009E29C8">
      <w:pPr>
        <w:spacing w:before="150" w:after="150"/>
        <w:ind w:left="-142"/>
        <w:jc w:val="both"/>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9) Name. </w:t>
      </w:r>
      <w:r w:rsidRPr="00333BBD">
        <w:rPr>
          <w:rFonts w:ascii="Times New Roman" w:eastAsia="Times New Roman" w:hAnsi="Times New Roman" w:cs="Times New Roman"/>
          <w:lang w:val="en-US" w:eastAsia="de-DE"/>
        </w:rPr>
        <w:t xml:space="preserve">Give a title for this </w:t>
      </w:r>
      <w:proofErr w:type="spellStart"/>
      <w:r w:rsidRPr="00333BBD">
        <w:rPr>
          <w:rFonts w:ascii="Times New Roman" w:eastAsia="Times New Roman" w:hAnsi="Times New Roman" w:cs="Times New Roman"/>
          <w:lang w:val="en-US" w:eastAsia="de-DE"/>
        </w:rPr>
        <w:t>AsPredicted</w:t>
      </w:r>
      <w:proofErr w:type="spellEnd"/>
      <w:r w:rsidRPr="00333BBD">
        <w:rPr>
          <w:rFonts w:ascii="Times New Roman" w:eastAsia="Times New Roman" w:hAnsi="Times New Roman" w:cs="Times New Roman"/>
          <w:lang w:val="en-US" w:eastAsia="de-DE"/>
        </w:rPr>
        <w:t xml:space="preserve"> pre-registration</w:t>
      </w:r>
      <w:r w:rsidRPr="00333BBD">
        <w:rPr>
          <w:rFonts w:ascii="Times New Roman" w:eastAsia="Times New Roman" w:hAnsi="Times New Roman" w:cs="Times New Roman"/>
          <w:lang w:val="en-US" w:eastAsia="de-DE"/>
        </w:rPr>
        <w:br/>
        <w:t>Suggestion: use the name of the project, followed by study description.</w:t>
      </w:r>
    </w:p>
    <w:p w14:paraId="641CAF6F" w14:textId="5DB7BE70" w:rsidR="009E29C8" w:rsidRPr="00DE67D9" w:rsidRDefault="00523121" w:rsidP="00DE67D9">
      <w:pPr>
        <w:rPr>
          <w:rFonts w:ascii="Times New Roman" w:hAnsi="Times New Roman" w:cs="Times New Roman"/>
          <w:lang w:val="en-US"/>
        </w:rPr>
      </w:pPr>
      <w:r w:rsidRPr="00DE67D9">
        <w:rPr>
          <w:rFonts w:ascii="Times New Roman" w:hAnsi="Times New Roman" w:cs="Times New Roman"/>
          <w:lang w:val="en-US"/>
        </w:rPr>
        <w:t>OST-B5-01</w:t>
      </w:r>
    </w:p>
    <w:p w14:paraId="14D94788" w14:textId="77777777" w:rsidR="00DE67D9" w:rsidRDefault="00DE67D9" w:rsidP="00DE67D9">
      <w:pPr>
        <w:rPr>
          <w:lang w:val="en-US" w:eastAsia="de-DE"/>
        </w:rPr>
      </w:pPr>
    </w:p>
    <w:p w14:paraId="3B832FAF" w14:textId="5020C959" w:rsidR="009E29C8" w:rsidRPr="00333BBD" w:rsidRDefault="009E29C8" w:rsidP="009E29C8">
      <w:pPr>
        <w:spacing w:before="150" w:after="150"/>
        <w:ind w:left="-142"/>
        <w:jc w:val="both"/>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lang w:val="en-US" w:eastAsia="de-DE"/>
        </w:rPr>
        <w:t>Finally. For record keeping purposes, please tell us the type of study you are pre-registering.</w:t>
      </w:r>
    </w:p>
    <w:p w14:paraId="32C917CE" w14:textId="77777777" w:rsidR="009E29C8" w:rsidRPr="00333BBD" w:rsidRDefault="009E29C8" w:rsidP="009E29C8">
      <w:pPr>
        <w:ind w:left="-142"/>
        <w:jc w:val="both"/>
        <w:rPr>
          <w:rFonts w:ascii="Times New Roman" w:eastAsia="Times New Roman" w:hAnsi="Times New Roman" w:cs="Times New Roman"/>
          <w:b/>
          <w:lang w:eastAsia="de-DE"/>
        </w:rPr>
      </w:pPr>
      <w:r w:rsidRPr="00333BBD">
        <w:rPr>
          <w:rFonts w:ascii="Times New Roman" w:eastAsia="Times New Roman" w:hAnsi="Times New Roman" w:cs="Times New Roman"/>
          <w:b/>
          <w:lang w:eastAsia="de-DE"/>
        </w:rPr>
        <w:t>Online-Experiment</w:t>
      </w:r>
    </w:p>
    <w:p w14:paraId="67A2FB65" w14:textId="77777777" w:rsidR="009E29C8" w:rsidRDefault="009E29C8" w:rsidP="009E29C8">
      <w:pPr>
        <w:jc w:val="both"/>
        <w:rPr>
          <w:rFonts w:ascii="Times New Roman" w:hAnsi="Times New Roman" w:cs="Times New Roman"/>
          <w:lang w:val="en-US"/>
        </w:rPr>
      </w:pPr>
    </w:p>
    <w:p w14:paraId="72934F6B" w14:textId="77777777" w:rsidR="00BB295C" w:rsidRPr="00BB295C" w:rsidRDefault="00BB295C" w:rsidP="00B505ED">
      <w:pPr>
        <w:jc w:val="both"/>
        <w:rPr>
          <w:rFonts w:ascii="Times New Roman" w:hAnsi="Times New Roman" w:cs="Times New Roman"/>
          <w:lang w:val="en-US"/>
        </w:rPr>
      </w:pPr>
    </w:p>
    <w:sectPr w:rsidR="00BB295C" w:rsidRPr="00BB295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91E"/>
    <w:rsid w:val="00000467"/>
    <w:rsid w:val="00006B26"/>
    <w:rsid w:val="0001194E"/>
    <w:rsid w:val="000122FF"/>
    <w:rsid w:val="000127C0"/>
    <w:rsid w:val="00012BC6"/>
    <w:rsid w:val="0001459B"/>
    <w:rsid w:val="00017BBA"/>
    <w:rsid w:val="00020813"/>
    <w:rsid w:val="00023E6F"/>
    <w:rsid w:val="0002509A"/>
    <w:rsid w:val="000253B9"/>
    <w:rsid w:val="0003122B"/>
    <w:rsid w:val="000350D2"/>
    <w:rsid w:val="00046398"/>
    <w:rsid w:val="000600F8"/>
    <w:rsid w:val="000635D4"/>
    <w:rsid w:val="00070516"/>
    <w:rsid w:val="000748AD"/>
    <w:rsid w:val="00076879"/>
    <w:rsid w:val="000835B0"/>
    <w:rsid w:val="00086897"/>
    <w:rsid w:val="00093F33"/>
    <w:rsid w:val="000A0117"/>
    <w:rsid w:val="000A10C5"/>
    <w:rsid w:val="000A3177"/>
    <w:rsid w:val="000A3972"/>
    <w:rsid w:val="000B2FB8"/>
    <w:rsid w:val="000B5C2C"/>
    <w:rsid w:val="000C794D"/>
    <w:rsid w:val="000D025C"/>
    <w:rsid w:val="000D29D2"/>
    <w:rsid w:val="000D593D"/>
    <w:rsid w:val="000D5C2B"/>
    <w:rsid w:val="000E0FA9"/>
    <w:rsid w:val="000E7C4E"/>
    <w:rsid w:val="000F1BED"/>
    <w:rsid w:val="000F5079"/>
    <w:rsid w:val="000F6772"/>
    <w:rsid w:val="0012170C"/>
    <w:rsid w:val="00126357"/>
    <w:rsid w:val="00137FD1"/>
    <w:rsid w:val="001434DD"/>
    <w:rsid w:val="00146972"/>
    <w:rsid w:val="00150BBC"/>
    <w:rsid w:val="00152A77"/>
    <w:rsid w:val="00156BAB"/>
    <w:rsid w:val="00157F17"/>
    <w:rsid w:val="0018349A"/>
    <w:rsid w:val="00195B57"/>
    <w:rsid w:val="001A79D4"/>
    <w:rsid w:val="001B3D78"/>
    <w:rsid w:val="001C095D"/>
    <w:rsid w:val="001C737F"/>
    <w:rsid w:val="001E5417"/>
    <w:rsid w:val="001F5592"/>
    <w:rsid w:val="00205E5D"/>
    <w:rsid w:val="0020690B"/>
    <w:rsid w:val="00207EB9"/>
    <w:rsid w:val="002104A7"/>
    <w:rsid w:val="00210D0F"/>
    <w:rsid w:val="00214EFF"/>
    <w:rsid w:val="00223E81"/>
    <w:rsid w:val="002242F7"/>
    <w:rsid w:val="002374E5"/>
    <w:rsid w:val="00237A91"/>
    <w:rsid w:val="002412C2"/>
    <w:rsid w:val="00243837"/>
    <w:rsid w:val="002438B9"/>
    <w:rsid w:val="00255119"/>
    <w:rsid w:val="002620E5"/>
    <w:rsid w:val="002620E6"/>
    <w:rsid w:val="002630A5"/>
    <w:rsid w:val="00276F32"/>
    <w:rsid w:val="002778CF"/>
    <w:rsid w:val="00280118"/>
    <w:rsid w:val="002813B4"/>
    <w:rsid w:val="00285D60"/>
    <w:rsid w:val="00287912"/>
    <w:rsid w:val="00290F47"/>
    <w:rsid w:val="00293ED3"/>
    <w:rsid w:val="00294612"/>
    <w:rsid w:val="002B11FE"/>
    <w:rsid w:val="002C0227"/>
    <w:rsid w:val="002C0B57"/>
    <w:rsid w:val="002C18B2"/>
    <w:rsid w:val="002D0EF2"/>
    <w:rsid w:val="002D1E07"/>
    <w:rsid w:val="002D6D89"/>
    <w:rsid w:val="002E0922"/>
    <w:rsid w:val="002F18CE"/>
    <w:rsid w:val="00303611"/>
    <w:rsid w:val="00304E6E"/>
    <w:rsid w:val="0031038F"/>
    <w:rsid w:val="00322851"/>
    <w:rsid w:val="00333948"/>
    <w:rsid w:val="003436FD"/>
    <w:rsid w:val="00353609"/>
    <w:rsid w:val="00360BDB"/>
    <w:rsid w:val="0036343F"/>
    <w:rsid w:val="00365341"/>
    <w:rsid w:val="003742D1"/>
    <w:rsid w:val="00382022"/>
    <w:rsid w:val="003879AA"/>
    <w:rsid w:val="003947CD"/>
    <w:rsid w:val="003A1DE0"/>
    <w:rsid w:val="003B77BE"/>
    <w:rsid w:val="003C3AB0"/>
    <w:rsid w:val="003D30DB"/>
    <w:rsid w:val="003E3E9F"/>
    <w:rsid w:val="003E467B"/>
    <w:rsid w:val="003F0C46"/>
    <w:rsid w:val="003F1766"/>
    <w:rsid w:val="003F2BE2"/>
    <w:rsid w:val="00403CAA"/>
    <w:rsid w:val="00410B5A"/>
    <w:rsid w:val="004111CF"/>
    <w:rsid w:val="00413D80"/>
    <w:rsid w:val="00426A3D"/>
    <w:rsid w:val="004632CE"/>
    <w:rsid w:val="00465D44"/>
    <w:rsid w:val="00467E72"/>
    <w:rsid w:val="00474480"/>
    <w:rsid w:val="00476029"/>
    <w:rsid w:val="00480013"/>
    <w:rsid w:val="00492E6D"/>
    <w:rsid w:val="0049751E"/>
    <w:rsid w:val="004B2775"/>
    <w:rsid w:val="004C6D75"/>
    <w:rsid w:val="004D3D09"/>
    <w:rsid w:val="004D406A"/>
    <w:rsid w:val="004E1111"/>
    <w:rsid w:val="004E39FF"/>
    <w:rsid w:val="004E4826"/>
    <w:rsid w:val="004E4A49"/>
    <w:rsid w:val="004F4826"/>
    <w:rsid w:val="004F770B"/>
    <w:rsid w:val="00502FDF"/>
    <w:rsid w:val="00511F04"/>
    <w:rsid w:val="00517B95"/>
    <w:rsid w:val="00520920"/>
    <w:rsid w:val="00523121"/>
    <w:rsid w:val="0052756B"/>
    <w:rsid w:val="00531C1D"/>
    <w:rsid w:val="00535B6A"/>
    <w:rsid w:val="00537FCC"/>
    <w:rsid w:val="00554709"/>
    <w:rsid w:val="00560101"/>
    <w:rsid w:val="00567DD5"/>
    <w:rsid w:val="00572BDF"/>
    <w:rsid w:val="00581640"/>
    <w:rsid w:val="00583C86"/>
    <w:rsid w:val="00592FB8"/>
    <w:rsid w:val="00597E52"/>
    <w:rsid w:val="005A3113"/>
    <w:rsid w:val="005A4DC2"/>
    <w:rsid w:val="005B376C"/>
    <w:rsid w:val="005B4051"/>
    <w:rsid w:val="005D1E7E"/>
    <w:rsid w:val="005D2D98"/>
    <w:rsid w:val="005D45A1"/>
    <w:rsid w:val="005D6033"/>
    <w:rsid w:val="005E372F"/>
    <w:rsid w:val="005E4D18"/>
    <w:rsid w:val="005E524E"/>
    <w:rsid w:val="005F4340"/>
    <w:rsid w:val="005F5278"/>
    <w:rsid w:val="005F551A"/>
    <w:rsid w:val="00600B47"/>
    <w:rsid w:val="00605629"/>
    <w:rsid w:val="0061112A"/>
    <w:rsid w:val="00611ECC"/>
    <w:rsid w:val="00612295"/>
    <w:rsid w:val="00615A54"/>
    <w:rsid w:val="00616917"/>
    <w:rsid w:val="00636E41"/>
    <w:rsid w:val="006410FC"/>
    <w:rsid w:val="006423F6"/>
    <w:rsid w:val="00645153"/>
    <w:rsid w:val="00645E02"/>
    <w:rsid w:val="00652DC0"/>
    <w:rsid w:val="00653BCF"/>
    <w:rsid w:val="00660608"/>
    <w:rsid w:val="00662B42"/>
    <w:rsid w:val="006635F9"/>
    <w:rsid w:val="006717BB"/>
    <w:rsid w:val="00672BC9"/>
    <w:rsid w:val="0067637E"/>
    <w:rsid w:val="006768AA"/>
    <w:rsid w:val="00677E05"/>
    <w:rsid w:val="006803D5"/>
    <w:rsid w:val="00692257"/>
    <w:rsid w:val="006939F1"/>
    <w:rsid w:val="00693FB5"/>
    <w:rsid w:val="006A5AEC"/>
    <w:rsid w:val="006C2687"/>
    <w:rsid w:val="006C2689"/>
    <w:rsid w:val="006C45C3"/>
    <w:rsid w:val="006C726C"/>
    <w:rsid w:val="006E1D4C"/>
    <w:rsid w:val="006E3B4C"/>
    <w:rsid w:val="006E3BA9"/>
    <w:rsid w:val="00700693"/>
    <w:rsid w:val="0071425D"/>
    <w:rsid w:val="00714CB0"/>
    <w:rsid w:val="007155A4"/>
    <w:rsid w:val="00715C7E"/>
    <w:rsid w:val="00716D5C"/>
    <w:rsid w:val="007209F5"/>
    <w:rsid w:val="00723C30"/>
    <w:rsid w:val="00726B48"/>
    <w:rsid w:val="007341E2"/>
    <w:rsid w:val="00737498"/>
    <w:rsid w:val="00751932"/>
    <w:rsid w:val="00760206"/>
    <w:rsid w:val="007637C4"/>
    <w:rsid w:val="00773D95"/>
    <w:rsid w:val="00774897"/>
    <w:rsid w:val="00774FDD"/>
    <w:rsid w:val="00791CB2"/>
    <w:rsid w:val="007930CB"/>
    <w:rsid w:val="00797631"/>
    <w:rsid w:val="007A4923"/>
    <w:rsid w:val="007A5474"/>
    <w:rsid w:val="007B497B"/>
    <w:rsid w:val="007C1461"/>
    <w:rsid w:val="007D1E11"/>
    <w:rsid w:val="007D2B66"/>
    <w:rsid w:val="007E2975"/>
    <w:rsid w:val="007E5934"/>
    <w:rsid w:val="007E6EB1"/>
    <w:rsid w:val="007F7EE4"/>
    <w:rsid w:val="0080055E"/>
    <w:rsid w:val="0084150B"/>
    <w:rsid w:val="00843E56"/>
    <w:rsid w:val="00851FE6"/>
    <w:rsid w:val="00853C08"/>
    <w:rsid w:val="00854AE6"/>
    <w:rsid w:val="00857E36"/>
    <w:rsid w:val="00860BD0"/>
    <w:rsid w:val="0086298E"/>
    <w:rsid w:val="00865321"/>
    <w:rsid w:val="0088284C"/>
    <w:rsid w:val="008958F1"/>
    <w:rsid w:val="0089665D"/>
    <w:rsid w:val="00897205"/>
    <w:rsid w:val="008A027A"/>
    <w:rsid w:val="008A4334"/>
    <w:rsid w:val="008A762B"/>
    <w:rsid w:val="008C1055"/>
    <w:rsid w:val="008C7B80"/>
    <w:rsid w:val="008D18C3"/>
    <w:rsid w:val="008D27B3"/>
    <w:rsid w:val="008D79C1"/>
    <w:rsid w:val="008E1CA1"/>
    <w:rsid w:val="008F40BF"/>
    <w:rsid w:val="008F4AAF"/>
    <w:rsid w:val="008F5C03"/>
    <w:rsid w:val="008F65EE"/>
    <w:rsid w:val="00933FAD"/>
    <w:rsid w:val="00945EA5"/>
    <w:rsid w:val="009471D3"/>
    <w:rsid w:val="00954069"/>
    <w:rsid w:val="00961EB3"/>
    <w:rsid w:val="00966275"/>
    <w:rsid w:val="00967B4C"/>
    <w:rsid w:val="00987304"/>
    <w:rsid w:val="009913E5"/>
    <w:rsid w:val="00993180"/>
    <w:rsid w:val="00996363"/>
    <w:rsid w:val="009A438A"/>
    <w:rsid w:val="009B5D9F"/>
    <w:rsid w:val="009D47D8"/>
    <w:rsid w:val="009D5B0E"/>
    <w:rsid w:val="009D63E8"/>
    <w:rsid w:val="009E29C8"/>
    <w:rsid w:val="009E374E"/>
    <w:rsid w:val="009E6C76"/>
    <w:rsid w:val="009E73D3"/>
    <w:rsid w:val="00A01AEA"/>
    <w:rsid w:val="00A03103"/>
    <w:rsid w:val="00A0311E"/>
    <w:rsid w:val="00A22A16"/>
    <w:rsid w:val="00A275D0"/>
    <w:rsid w:val="00A320B6"/>
    <w:rsid w:val="00A36FC9"/>
    <w:rsid w:val="00A41009"/>
    <w:rsid w:val="00A43719"/>
    <w:rsid w:val="00A43B3F"/>
    <w:rsid w:val="00A4738A"/>
    <w:rsid w:val="00A728B7"/>
    <w:rsid w:val="00A87C21"/>
    <w:rsid w:val="00A925CF"/>
    <w:rsid w:val="00AA1BD5"/>
    <w:rsid w:val="00AA3D97"/>
    <w:rsid w:val="00AA4E6E"/>
    <w:rsid w:val="00AA5776"/>
    <w:rsid w:val="00AA617C"/>
    <w:rsid w:val="00AB56A0"/>
    <w:rsid w:val="00AD0DAC"/>
    <w:rsid w:val="00AD135C"/>
    <w:rsid w:val="00AE225F"/>
    <w:rsid w:val="00AE61C2"/>
    <w:rsid w:val="00B0157C"/>
    <w:rsid w:val="00B17E33"/>
    <w:rsid w:val="00B2184A"/>
    <w:rsid w:val="00B26AD8"/>
    <w:rsid w:val="00B3686F"/>
    <w:rsid w:val="00B40977"/>
    <w:rsid w:val="00B47846"/>
    <w:rsid w:val="00B505ED"/>
    <w:rsid w:val="00B57A92"/>
    <w:rsid w:val="00B726FD"/>
    <w:rsid w:val="00B7399D"/>
    <w:rsid w:val="00B76A35"/>
    <w:rsid w:val="00B80318"/>
    <w:rsid w:val="00B93341"/>
    <w:rsid w:val="00B94863"/>
    <w:rsid w:val="00BA5339"/>
    <w:rsid w:val="00BB295C"/>
    <w:rsid w:val="00BB4B87"/>
    <w:rsid w:val="00BC2EB0"/>
    <w:rsid w:val="00BD2C28"/>
    <w:rsid w:val="00BD6419"/>
    <w:rsid w:val="00BD6A66"/>
    <w:rsid w:val="00BE5881"/>
    <w:rsid w:val="00BE6CBD"/>
    <w:rsid w:val="00BE6E46"/>
    <w:rsid w:val="00BF2E02"/>
    <w:rsid w:val="00BF3F53"/>
    <w:rsid w:val="00BF4B07"/>
    <w:rsid w:val="00BF635D"/>
    <w:rsid w:val="00BF6ABD"/>
    <w:rsid w:val="00C2013A"/>
    <w:rsid w:val="00C20C0E"/>
    <w:rsid w:val="00C362C5"/>
    <w:rsid w:val="00C45E1D"/>
    <w:rsid w:val="00C46B1F"/>
    <w:rsid w:val="00C4752D"/>
    <w:rsid w:val="00C53C72"/>
    <w:rsid w:val="00C56A52"/>
    <w:rsid w:val="00C57CED"/>
    <w:rsid w:val="00C61013"/>
    <w:rsid w:val="00C618D3"/>
    <w:rsid w:val="00C661D8"/>
    <w:rsid w:val="00C67E3B"/>
    <w:rsid w:val="00C741EA"/>
    <w:rsid w:val="00C775FF"/>
    <w:rsid w:val="00C77C30"/>
    <w:rsid w:val="00C82210"/>
    <w:rsid w:val="00C84237"/>
    <w:rsid w:val="00C85751"/>
    <w:rsid w:val="00C95475"/>
    <w:rsid w:val="00C96BAD"/>
    <w:rsid w:val="00CB2CA2"/>
    <w:rsid w:val="00CC3892"/>
    <w:rsid w:val="00CD22BB"/>
    <w:rsid w:val="00CE0F01"/>
    <w:rsid w:val="00CE6BDB"/>
    <w:rsid w:val="00CF074F"/>
    <w:rsid w:val="00CF41C1"/>
    <w:rsid w:val="00D032DA"/>
    <w:rsid w:val="00D05E96"/>
    <w:rsid w:val="00D1711F"/>
    <w:rsid w:val="00D24C24"/>
    <w:rsid w:val="00D277AB"/>
    <w:rsid w:val="00D27F48"/>
    <w:rsid w:val="00D333CA"/>
    <w:rsid w:val="00D454B5"/>
    <w:rsid w:val="00D52952"/>
    <w:rsid w:val="00D64C18"/>
    <w:rsid w:val="00D86079"/>
    <w:rsid w:val="00DA16C7"/>
    <w:rsid w:val="00DA291E"/>
    <w:rsid w:val="00DA5001"/>
    <w:rsid w:val="00DA6A19"/>
    <w:rsid w:val="00DB65D2"/>
    <w:rsid w:val="00DC0384"/>
    <w:rsid w:val="00DD63CD"/>
    <w:rsid w:val="00DE2BED"/>
    <w:rsid w:val="00DE33AA"/>
    <w:rsid w:val="00DE3881"/>
    <w:rsid w:val="00DE5643"/>
    <w:rsid w:val="00DE67D9"/>
    <w:rsid w:val="00E10D16"/>
    <w:rsid w:val="00E13BDC"/>
    <w:rsid w:val="00E14E62"/>
    <w:rsid w:val="00E2245B"/>
    <w:rsid w:val="00E279EA"/>
    <w:rsid w:val="00E30BA8"/>
    <w:rsid w:val="00E312C1"/>
    <w:rsid w:val="00E3183B"/>
    <w:rsid w:val="00E334BE"/>
    <w:rsid w:val="00E530F4"/>
    <w:rsid w:val="00E56B66"/>
    <w:rsid w:val="00E63226"/>
    <w:rsid w:val="00E65E87"/>
    <w:rsid w:val="00E71917"/>
    <w:rsid w:val="00E82855"/>
    <w:rsid w:val="00E91968"/>
    <w:rsid w:val="00E92C30"/>
    <w:rsid w:val="00E9400D"/>
    <w:rsid w:val="00E9667A"/>
    <w:rsid w:val="00E96A49"/>
    <w:rsid w:val="00EA4B0C"/>
    <w:rsid w:val="00EA58E0"/>
    <w:rsid w:val="00EA7B5F"/>
    <w:rsid w:val="00EB301B"/>
    <w:rsid w:val="00EB505A"/>
    <w:rsid w:val="00EB79AC"/>
    <w:rsid w:val="00EC27BE"/>
    <w:rsid w:val="00ED1BD1"/>
    <w:rsid w:val="00EE0FF9"/>
    <w:rsid w:val="00EE2B3B"/>
    <w:rsid w:val="00EE58E8"/>
    <w:rsid w:val="00F01C2B"/>
    <w:rsid w:val="00F049EB"/>
    <w:rsid w:val="00F06A10"/>
    <w:rsid w:val="00F1303B"/>
    <w:rsid w:val="00F25264"/>
    <w:rsid w:val="00F32DE2"/>
    <w:rsid w:val="00F340A9"/>
    <w:rsid w:val="00F349EF"/>
    <w:rsid w:val="00F41586"/>
    <w:rsid w:val="00F55465"/>
    <w:rsid w:val="00F55813"/>
    <w:rsid w:val="00F71524"/>
    <w:rsid w:val="00F72E5D"/>
    <w:rsid w:val="00F73721"/>
    <w:rsid w:val="00F73AD2"/>
    <w:rsid w:val="00F77455"/>
    <w:rsid w:val="00F81C57"/>
    <w:rsid w:val="00FA1192"/>
    <w:rsid w:val="00FB7528"/>
    <w:rsid w:val="00FC11DA"/>
    <w:rsid w:val="00FC27D6"/>
    <w:rsid w:val="00FC3561"/>
    <w:rsid w:val="00FC7B9E"/>
    <w:rsid w:val="00FF0E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D445B"/>
  <w15:chartTrackingRefBased/>
  <w15:docId w15:val="{820F4C78-9987-48F3-B506-9B6A5D2AB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618D3"/>
    <w:pPr>
      <w:spacing w:after="0" w:line="240" w:lineRule="auto"/>
    </w:pPr>
    <w:rPr>
      <w:sz w:val="24"/>
      <w:szCs w:val="24"/>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39725-67FB-4475-B87E-6336E44BF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949</Words>
  <Characters>24880</Characters>
  <Application>Microsoft Office Word</Application>
  <DocSecurity>0</DocSecurity>
  <Lines>207</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cp:keywords/>
  <dc:description/>
  <cp:lastModifiedBy>Robin Brueggemann</cp:lastModifiedBy>
  <cp:revision>11</cp:revision>
  <dcterms:created xsi:type="dcterms:W3CDTF">2021-04-29T10:05:00Z</dcterms:created>
  <dcterms:modified xsi:type="dcterms:W3CDTF">2021-07-01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c6656-5c8b-37e7-9359-437015fbbd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